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668E2B" w14:textId="77777777" w:rsidR="00B96831" w:rsidRDefault="007A7091" w:rsidP="00183C8B">
      <w:pPr>
        <w:pStyle w:val="Heading2"/>
      </w:pPr>
      <w:r>
        <w:t>Supplementary Note S1: Environmental clustering of animals</w:t>
      </w:r>
    </w:p>
    <w:p w14:paraId="0268C72A" w14:textId="20074ABB" w:rsidR="00B96831" w:rsidRDefault="007A7091">
      <w:pPr>
        <w:ind w:firstLine="0"/>
      </w:pPr>
      <w:r>
        <w:t xml:space="preserve">We clustered animals into environmental clusters per species based on a sample of tracking locations of up to 1000 points per animal. As clustering variables, we used a subset of our environmental predictors that characterize land cover, climate, topography, and human pressure (forest cover, mean temperature of the coldest quarter, terrain ruggedness, and human population density). To further reduce dimensionality, we applied a principal component analysis (PCA) and used the first two components as input variables for the clustering. These PC components explained 97% of the observed variance for European bison, 99% for moose, 99% for red deer, and 98% for roe deer. Then, we applied size-constrained clustering using the R package </w:t>
      </w:r>
      <w:r>
        <w:rPr>
          <w:i/>
        </w:rPr>
        <w:t>scclust</w:t>
      </w:r>
      <w:r w:rsidR="00227B88">
        <w:rPr>
          <w:i/>
        </w:rPr>
        <w:fldChar w:fldCharType="begin"/>
      </w:r>
      <w:r w:rsidR="00827415">
        <w:rPr>
          <w:i/>
        </w:rPr>
        <w:instrText xml:space="preserve"> ADDIN ZOTERO_ITEM CSL_CITATION {"citationID":"a2liftcb99o","properties":{"formattedCitation":"\\super 50\\nosupersub{}","plainCitation":"50","noteIndex":0},"citationItems":[{"id":25,"uris":["http://zotero.org/users/local/zoHNaY8P/items/UPV38S5Y"],"itemData":{"id":25,"type":"software","abstract":"Provides wrappers for 'scclust', a C library for computationally efficient size-constrained clustering with near-optimal performance. See &lt;https://github.com/fsavje/scclust&gt; for more information.","license":"GPL (≥ 3)","source":"R-Packages","title":"scclust: Size-Constrained Clustering","title-short":"scclust","URL":"https://cran.r-project.org/web/packages/scclust/index.html","version":"0.2.5","author":[{"family":"Savje","given":"Fredrik"},{"family":"Higgins","given":"Michael"},{"family":"Sekhon","given":"Jasjeet"}],"accessed":{"date-parts":[["2025",7,21]]},"issued":{"date-parts":[["2024",7,31]]}}}],"schema":"https://github.com/citation-style-language/schema/raw/master/csl-citation.json"} </w:instrText>
      </w:r>
      <w:r w:rsidR="00227B88">
        <w:rPr>
          <w:i/>
        </w:rPr>
        <w:fldChar w:fldCharType="separate"/>
      </w:r>
      <w:r w:rsidR="00827415" w:rsidRPr="00827415">
        <w:rPr>
          <w:vertAlign w:val="superscript"/>
        </w:rPr>
        <w:t>50</w:t>
      </w:r>
      <w:r w:rsidR="00227B88">
        <w:rPr>
          <w:i/>
        </w:rPr>
        <w:fldChar w:fldCharType="end"/>
      </w:r>
      <w:r>
        <w:t xml:space="preserve">. We defined the minimum cluster size as ⅛ of animals available per species and used the first two components of our PCA analysis for calculating distances between data points (i.e., animals). The algorithm implemented in the </w:t>
      </w:r>
      <w:proofErr w:type="spellStart"/>
      <w:r>
        <w:rPr>
          <w:i/>
        </w:rPr>
        <w:t>scclust</w:t>
      </w:r>
      <w:proofErr w:type="spellEnd"/>
      <w:r>
        <w:t xml:space="preserve"> package clusters data points using a graph-based approach to minimize within-cluster dissimilarities while ensuring that each cluster contains at least a certain number of points.</w:t>
      </w:r>
    </w:p>
    <w:sectPr w:rsidR="00B96831">
      <w:headerReference w:type="default" r:id="rId7"/>
      <w:footerReference w:type="default" r:id="rId8"/>
      <w:pgSz w:w="12240" w:h="15840"/>
      <w:pgMar w:top="1440" w:right="1440" w:bottom="1440" w:left="1440" w:header="720" w:footer="720"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6EF096" w14:textId="77777777" w:rsidR="00527FA7" w:rsidRDefault="00527FA7">
      <w:pPr>
        <w:spacing w:after="0" w:line="240" w:lineRule="auto"/>
      </w:pPr>
      <w:r>
        <w:separator/>
      </w:r>
    </w:p>
  </w:endnote>
  <w:endnote w:type="continuationSeparator" w:id="0">
    <w:p w14:paraId="31C7A7F8" w14:textId="77777777" w:rsidR="00527FA7" w:rsidRDefault="00527F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embedRegular r:id="rId1" w:fontKey="{8FC83A89-5EA8-45F0-A70A-43786DD39000}"/>
    <w:embedBold r:id="rId2" w:fontKey="{49607629-8B34-4288-BBDB-B6C085D0ACED}"/>
    <w:embedItalic r:id="rId3" w:fontKey="{EA079AD7-8F70-4E8E-9737-27D42B000206}"/>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4" w:fontKey="{F64DF817-2BF7-4E72-9731-D04756446C7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CE6159" w14:textId="77777777" w:rsidR="00B96831" w:rsidRDefault="00B96831">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1400AF" w14:textId="77777777" w:rsidR="00527FA7" w:rsidRDefault="00527FA7">
      <w:pPr>
        <w:spacing w:after="0" w:line="240" w:lineRule="auto"/>
      </w:pPr>
      <w:r>
        <w:separator/>
      </w:r>
    </w:p>
  </w:footnote>
  <w:footnote w:type="continuationSeparator" w:id="0">
    <w:p w14:paraId="56D0E1D5" w14:textId="77777777" w:rsidR="00527FA7" w:rsidRDefault="00527F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F6D2D" w14:textId="4C3D437A" w:rsidR="00B96831" w:rsidRPr="00855773" w:rsidRDefault="00B96831" w:rsidP="00855773">
    <w:pPr>
      <w:pStyle w:val="Header"/>
      <w:ind w:firstLine="0"/>
      <w:rPr>
        <w:lang w:val="de-D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BBE6856"/>
    <w:multiLevelType w:val="multilevel"/>
    <w:tmpl w:val="151E9142"/>
    <w:lvl w:ilvl="0">
      <w:start w:val="1"/>
      <w:numFmt w:val="decimal"/>
      <w:lvlText w:val="%1."/>
      <w:lvlJc w:val="left"/>
      <w:pPr>
        <w:ind w:left="561" w:hanging="360"/>
      </w:pPr>
    </w:lvl>
    <w:lvl w:ilvl="1">
      <w:start w:val="1"/>
      <w:numFmt w:val="lowerLetter"/>
      <w:lvlText w:val="%2."/>
      <w:lvlJc w:val="left"/>
      <w:pPr>
        <w:ind w:left="1282" w:hanging="360"/>
      </w:pPr>
    </w:lvl>
    <w:lvl w:ilvl="2">
      <w:start w:val="1"/>
      <w:numFmt w:val="lowerRoman"/>
      <w:lvlText w:val="%3."/>
      <w:lvlJc w:val="right"/>
      <w:pPr>
        <w:ind w:left="2002" w:hanging="180"/>
      </w:pPr>
    </w:lvl>
    <w:lvl w:ilvl="3">
      <w:start w:val="1"/>
      <w:numFmt w:val="decimal"/>
      <w:lvlText w:val="%4."/>
      <w:lvlJc w:val="left"/>
      <w:pPr>
        <w:ind w:left="2722" w:hanging="360"/>
      </w:pPr>
    </w:lvl>
    <w:lvl w:ilvl="4">
      <w:start w:val="1"/>
      <w:numFmt w:val="lowerLetter"/>
      <w:lvlText w:val="%5."/>
      <w:lvlJc w:val="left"/>
      <w:pPr>
        <w:ind w:left="3442" w:hanging="360"/>
      </w:pPr>
    </w:lvl>
    <w:lvl w:ilvl="5">
      <w:start w:val="1"/>
      <w:numFmt w:val="lowerRoman"/>
      <w:lvlText w:val="%6."/>
      <w:lvlJc w:val="right"/>
      <w:pPr>
        <w:ind w:left="4162" w:hanging="180"/>
      </w:pPr>
    </w:lvl>
    <w:lvl w:ilvl="6">
      <w:start w:val="1"/>
      <w:numFmt w:val="decimal"/>
      <w:lvlText w:val="%7."/>
      <w:lvlJc w:val="left"/>
      <w:pPr>
        <w:ind w:left="4882" w:hanging="360"/>
      </w:pPr>
    </w:lvl>
    <w:lvl w:ilvl="7">
      <w:start w:val="1"/>
      <w:numFmt w:val="lowerLetter"/>
      <w:lvlText w:val="%8."/>
      <w:lvlJc w:val="left"/>
      <w:pPr>
        <w:ind w:left="5602" w:hanging="360"/>
      </w:pPr>
    </w:lvl>
    <w:lvl w:ilvl="8">
      <w:start w:val="1"/>
      <w:numFmt w:val="lowerRoman"/>
      <w:lvlText w:val="%9."/>
      <w:lvlJc w:val="right"/>
      <w:pPr>
        <w:ind w:left="6322" w:hanging="180"/>
      </w:pPr>
    </w:lvl>
  </w:abstractNum>
  <w:num w:numId="1" w16cid:durableId="12932513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TrueTypeFont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6831"/>
    <w:rsid w:val="000018F1"/>
    <w:rsid w:val="000043AA"/>
    <w:rsid w:val="000053E5"/>
    <w:rsid w:val="00006324"/>
    <w:rsid w:val="00006467"/>
    <w:rsid w:val="00011E28"/>
    <w:rsid w:val="000204B8"/>
    <w:rsid w:val="00023609"/>
    <w:rsid w:val="000236A7"/>
    <w:rsid w:val="00027614"/>
    <w:rsid w:val="00030E26"/>
    <w:rsid w:val="00036190"/>
    <w:rsid w:val="000409EA"/>
    <w:rsid w:val="00040D3B"/>
    <w:rsid w:val="00043836"/>
    <w:rsid w:val="00055EF8"/>
    <w:rsid w:val="0005655A"/>
    <w:rsid w:val="00060C9D"/>
    <w:rsid w:val="00070193"/>
    <w:rsid w:val="00072E74"/>
    <w:rsid w:val="00074EC8"/>
    <w:rsid w:val="00075D46"/>
    <w:rsid w:val="00086601"/>
    <w:rsid w:val="000875A1"/>
    <w:rsid w:val="00091845"/>
    <w:rsid w:val="00093F3E"/>
    <w:rsid w:val="00096601"/>
    <w:rsid w:val="000A08EF"/>
    <w:rsid w:val="000A2B92"/>
    <w:rsid w:val="000B0466"/>
    <w:rsid w:val="000B1C6B"/>
    <w:rsid w:val="000B3138"/>
    <w:rsid w:val="000C18E0"/>
    <w:rsid w:val="000D1CE3"/>
    <w:rsid w:val="000E3A41"/>
    <w:rsid w:val="000F0BAC"/>
    <w:rsid w:val="000F1086"/>
    <w:rsid w:val="00102F65"/>
    <w:rsid w:val="00104477"/>
    <w:rsid w:val="00110DE9"/>
    <w:rsid w:val="00114CEC"/>
    <w:rsid w:val="00121716"/>
    <w:rsid w:val="0012176F"/>
    <w:rsid w:val="0012552A"/>
    <w:rsid w:val="001277FF"/>
    <w:rsid w:val="00135297"/>
    <w:rsid w:val="00136196"/>
    <w:rsid w:val="00141605"/>
    <w:rsid w:val="00146BCD"/>
    <w:rsid w:val="0016330A"/>
    <w:rsid w:val="00163B3B"/>
    <w:rsid w:val="001709BA"/>
    <w:rsid w:val="00172161"/>
    <w:rsid w:val="00172A09"/>
    <w:rsid w:val="00172D85"/>
    <w:rsid w:val="00180973"/>
    <w:rsid w:val="00183C8B"/>
    <w:rsid w:val="00191C77"/>
    <w:rsid w:val="00191CCE"/>
    <w:rsid w:val="00196732"/>
    <w:rsid w:val="00197871"/>
    <w:rsid w:val="001A2C41"/>
    <w:rsid w:val="001A2CB1"/>
    <w:rsid w:val="001A4AED"/>
    <w:rsid w:val="001A5DE2"/>
    <w:rsid w:val="001B52AC"/>
    <w:rsid w:val="001C0058"/>
    <w:rsid w:val="001C0A24"/>
    <w:rsid w:val="001C13ED"/>
    <w:rsid w:val="001C3BDA"/>
    <w:rsid w:val="001C62E8"/>
    <w:rsid w:val="001D198E"/>
    <w:rsid w:val="001D2AD2"/>
    <w:rsid w:val="001D6AD9"/>
    <w:rsid w:val="001F336F"/>
    <w:rsid w:val="00200557"/>
    <w:rsid w:val="00204383"/>
    <w:rsid w:val="0020567D"/>
    <w:rsid w:val="00207CC3"/>
    <w:rsid w:val="0021339B"/>
    <w:rsid w:val="002136CA"/>
    <w:rsid w:val="00216535"/>
    <w:rsid w:val="00223602"/>
    <w:rsid w:val="00225A50"/>
    <w:rsid w:val="00225F5C"/>
    <w:rsid w:val="00226282"/>
    <w:rsid w:val="00227B88"/>
    <w:rsid w:val="002334C3"/>
    <w:rsid w:val="00236D2E"/>
    <w:rsid w:val="00240CBD"/>
    <w:rsid w:val="00264332"/>
    <w:rsid w:val="00265667"/>
    <w:rsid w:val="00270193"/>
    <w:rsid w:val="00271628"/>
    <w:rsid w:val="00272503"/>
    <w:rsid w:val="00282320"/>
    <w:rsid w:val="00293FF0"/>
    <w:rsid w:val="002A341E"/>
    <w:rsid w:val="002B1048"/>
    <w:rsid w:val="002B1677"/>
    <w:rsid w:val="002B2D17"/>
    <w:rsid w:val="002B34A2"/>
    <w:rsid w:val="002C1343"/>
    <w:rsid w:val="002C3C93"/>
    <w:rsid w:val="002D56B4"/>
    <w:rsid w:val="002E1C9E"/>
    <w:rsid w:val="002E2FD1"/>
    <w:rsid w:val="002E5B9C"/>
    <w:rsid w:val="002F2028"/>
    <w:rsid w:val="002F2228"/>
    <w:rsid w:val="002F3919"/>
    <w:rsid w:val="002F3A31"/>
    <w:rsid w:val="00300502"/>
    <w:rsid w:val="0030450A"/>
    <w:rsid w:val="003079CB"/>
    <w:rsid w:val="003145F9"/>
    <w:rsid w:val="00315B71"/>
    <w:rsid w:val="003209E4"/>
    <w:rsid w:val="00326529"/>
    <w:rsid w:val="00332F2C"/>
    <w:rsid w:val="00334A6A"/>
    <w:rsid w:val="00336BE1"/>
    <w:rsid w:val="00337500"/>
    <w:rsid w:val="0034208F"/>
    <w:rsid w:val="00346954"/>
    <w:rsid w:val="00346FC8"/>
    <w:rsid w:val="003574EA"/>
    <w:rsid w:val="0037107D"/>
    <w:rsid w:val="00377AE7"/>
    <w:rsid w:val="00377C35"/>
    <w:rsid w:val="00381F7D"/>
    <w:rsid w:val="0038470B"/>
    <w:rsid w:val="003860BF"/>
    <w:rsid w:val="003A3926"/>
    <w:rsid w:val="003A44A4"/>
    <w:rsid w:val="003C0744"/>
    <w:rsid w:val="003C4430"/>
    <w:rsid w:val="003D35B0"/>
    <w:rsid w:val="003D3987"/>
    <w:rsid w:val="003D4917"/>
    <w:rsid w:val="003F260E"/>
    <w:rsid w:val="00401036"/>
    <w:rsid w:val="0040779A"/>
    <w:rsid w:val="00426C78"/>
    <w:rsid w:val="00430F76"/>
    <w:rsid w:val="004339F3"/>
    <w:rsid w:val="00436F08"/>
    <w:rsid w:val="004433C2"/>
    <w:rsid w:val="00461972"/>
    <w:rsid w:val="004734B7"/>
    <w:rsid w:val="004734CA"/>
    <w:rsid w:val="004821F7"/>
    <w:rsid w:val="00483371"/>
    <w:rsid w:val="00487932"/>
    <w:rsid w:val="004942EA"/>
    <w:rsid w:val="004A0246"/>
    <w:rsid w:val="004A4B0F"/>
    <w:rsid w:val="004B4C16"/>
    <w:rsid w:val="004B7983"/>
    <w:rsid w:val="004C1A81"/>
    <w:rsid w:val="004C1BBC"/>
    <w:rsid w:val="004C3DDF"/>
    <w:rsid w:val="004D3ACE"/>
    <w:rsid w:val="004F297B"/>
    <w:rsid w:val="00510DAF"/>
    <w:rsid w:val="00514025"/>
    <w:rsid w:val="005169E4"/>
    <w:rsid w:val="00517D44"/>
    <w:rsid w:val="00522D31"/>
    <w:rsid w:val="00523C89"/>
    <w:rsid w:val="00524ECE"/>
    <w:rsid w:val="00524FB0"/>
    <w:rsid w:val="005254AA"/>
    <w:rsid w:val="00527FA7"/>
    <w:rsid w:val="00530986"/>
    <w:rsid w:val="00531093"/>
    <w:rsid w:val="00533EE4"/>
    <w:rsid w:val="005415DB"/>
    <w:rsid w:val="00542DA2"/>
    <w:rsid w:val="00544A57"/>
    <w:rsid w:val="005509F4"/>
    <w:rsid w:val="00556A25"/>
    <w:rsid w:val="00562148"/>
    <w:rsid w:val="005627A5"/>
    <w:rsid w:val="00570899"/>
    <w:rsid w:val="00570949"/>
    <w:rsid w:val="0057189C"/>
    <w:rsid w:val="00572C54"/>
    <w:rsid w:val="00575ED2"/>
    <w:rsid w:val="00583708"/>
    <w:rsid w:val="00596FFC"/>
    <w:rsid w:val="005A1331"/>
    <w:rsid w:val="005A48DF"/>
    <w:rsid w:val="005C5160"/>
    <w:rsid w:val="005C64FA"/>
    <w:rsid w:val="005C6F5D"/>
    <w:rsid w:val="005D2F7B"/>
    <w:rsid w:val="005E098F"/>
    <w:rsid w:val="005E520B"/>
    <w:rsid w:val="005E54EC"/>
    <w:rsid w:val="005F6573"/>
    <w:rsid w:val="00600BEC"/>
    <w:rsid w:val="00600CF5"/>
    <w:rsid w:val="00612DE0"/>
    <w:rsid w:val="006230A5"/>
    <w:rsid w:val="0062346D"/>
    <w:rsid w:val="00625BB7"/>
    <w:rsid w:val="00647A7B"/>
    <w:rsid w:val="0065279B"/>
    <w:rsid w:val="00660FA9"/>
    <w:rsid w:val="006659A0"/>
    <w:rsid w:val="00670076"/>
    <w:rsid w:val="00681A4D"/>
    <w:rsid w:val="00681DD5"/>
    <w:rsid w:val="006857D7"/>
    <w:rsid w:val="0069076E"/>
    <w:rsid w:val="006930CE"/>
    <w:rsid w:val="00693C41"/>
    <w:rsid w:val="00694E2E"/>
    <w:rsid w:val="00697073"/>
    <w:rsid w:val="006972F9"/>
    <w:rsid w:val="006B2A26"/>
    <w:rsid w:val="006C2E4A"/>
    <w:rsid w:val="006D691E"/>
    <w:rsid w:val="006E02C4"/>
    <w:rsid w:val="006E0BCC"/>
    <w:rsid w:val="006E3906"/>
    <w:rsid w:val="006E79C3"/>
    <w:rsid w:val="006F0E60"/>
    <w:rsid w:val="006F1F5F"/>
    <w:rsid w:val="006F5850"/>
    <w:rsid w:val="00703FF2"/>
    <w:rsid w:val="007105F8"/>
    <w:rsid w:val="00713791"/>
    <w:rsid w:val="00723017"/>
    <w:rsid w:val="007241FB"/>
    <w:rsid w:val="0072663C"/>
    <w:rsid w:val="007340D6"/>
    <w:rsid w:val="007478B3"/>
    <w:rsid w:val="00751452"/>
    <w:rsid w:val="00754530"/>
    <w:rsid w:val="0077086D"/>
    <w:rsid w:val="00770967"/>
    <w:rsid w:val="00770D0F"/>
    <w:rsid w:val="007847C8"/>
    <w:rsid w:val="00790C6B"/>
    <w:rsid w:val="00796E18"/>
    <w:rsid w:val="007A3453"/>
    <w:rsid w:val="007A4489"/>
    <w:rsid w:val="007A7091"/>
    <w:rsid w:val="007B7EFE"/>
    <w:rsid w:val="007C0889"/>
    <w:rsid w:val="007C3398"/>
    <w:rsid w:val="007D6D7E"/>
    <w:rsid w:val="007E00E7"/>
    <w:rsid w:val="007E5FA0"/>
    <w:rsid w:val="007F0A0C"/>
    <w:rsid w:val="007F1C4F"/>
    <w:rsid w:val="007F6598"/>
    <w:rsid w:val="00803854"/>
    <w:rsid w:val="00805BDD"/>
    <w:rsid w:val="0080649D"/>
    <w:rsid w:val="00811347"/>
    <w:rsid w:val="00825BED"/>
    <w:rsid w:val="00827415"/>
    <w:rsid w:val="00830D85"/>
    <w:rsid w:val="00837E45"/>
    <w:rsid w:val="00840E3D"/>
    <w:rsid w:val="008427B8"/>
    <w:rsid w:val="00847A7A"/>
    <w:rsid w:val="00851653"/>
    <w:rsid w:val="00855773"/>
    <w:rsid w:val="00856A9C"/>
    <w:rsid w:val="00857A3E"/>
    <w:rsid w:val="00860208"/>
    <w:rsid w:val="00867650"/>
    <w:rsid w:val="00871326"/>
    <w:rsid w:val="008A7A73"/>
    <w:rsid w:val="008B24B4"/>
    <w:rsid w:val="008B33EB"/>
    <w:rsid w:val="008B3B99"/>
    <w:rsid w:val="008B5583"/>
    <w:rsid w:val="008B56D3"/>
    <w:rsid w:val="008B677C"/>
    <w:rsid w:val="008C5B83"/>
    <w:rsid w:val="008D1689"/>
    <w:rsid w:val="008E6706"/>
    <w:rsid w:val="008E7A31"/>
    <w:rsid w:val="008F1218"/>
    <w:rsid w:val="008F5D51"/>
    <w:rsid w:val="008F67BA"/>
    <w:rsid w:val="00906DC1"/>
    <w:rsid w:val="0091685A"/>
    <w:rsid w:val="00921339"/>
    <w:rsid w:val="00934C26"/>
    <w:rsid w:val="00935D3A"/>
    <w:rsid w:val="009365CF"/>
    <w:rsid w:val="009367C5"/>
    <w:rsid w:val="009618AE"/>
    <w:rsid w:val="00970D5F"/>
    <w:rsid w:val="00985BE8"/>
    <w:rsid w:val="009A311D"/>
    <w:rsid w:val="009A318F"/>
    <w:rsid w:val="009B0C08"/>
    <w:rsid w:val="009B23C1"/>
    <w:rsid w:val="009B4EED"/>
    <w:rsid w:val="009C26F5"/>
    <w:rsid w:val="009D2802"/>
    <w:rsid w:val="009E6486"/>
    <w:rsid w:val="009F0B08"/>
    <w:rsid w:val="00A14EC0"/>
    <w:rsid w:val="00A238C6"/>
    <w:rsid w:val="00A43616"/>
    <w:rsid w:val="00A46A16"/>
    <w:rsid w:val="00A47C8C"/>
    <w:rsid w:val="00A626E6"/>
    <w:rsid w:val="00A6637F"/>
    <w:rsid w:val="00A668B8"/>
    <w:rsid w:val="00A70E72"/>
    <w:rsid w:val="00A7137A"/>
    <w:rsid w:val="00A72E8A"/>
    <w:rsid w:val="00A74A58"/>
    <w:rsid w:val="00A75EF9"/>
    <w:rsid w:val="00A80D9E"/>
    <w:rsid w:val="00A82E9E"/>
    <w:rsid w:val="00A84861"/>
    <w:rsid w:val="00AA2F27"/>
    <w:rsid w:val="00AA35F2"/>
    <w:rsid w:val="00AA4AE4"/>
    <w:rsid w:val="00AA4D47"/>
    <w:rsid w:val="00AC08B7"/>
    <w:rsid w:val="00AC350B"/>
    <w:rsid w:val="00AC59C7"/>
    <w:rsid w:val="00AC6066"/>
    <w:rsid w:val="00AC7D3B"/>
    <w:rsid w:val="00AD212E"/>
    <w:rsid w:val="00AD39C9"/>
    <w:rsid w:val="00AE145B"/>
    <w:rsid w:val="00AE3E42"/>
    <w:rsid w:val="00AE58BF"/>
    <w:rsid w:val="00AF5B9D"/>
    <w:rsid w:val="00B05202"/>
    <w:rsid w:val="00B13967"/>
    <w:rsid w:val="00B175BA"/>
    <w:rsid w:val="00B22E13"/>
    <w:rsid w:val="00B313A6"/>
    <w:rsid w:val="00B31623"/>
    <w:rsid w:val="00B32414"/>
    <w:rsid w:val="00B44E5B"/>
    <w:rsid w:val="00B50609"/>
    <w:rsid w:val="00B52D79"/>
    <w:rsid w:val="00B56965"/>
    <w:rsid w:val="00B63397"/>
    <w:rsid w:val="00B66D9A"/>
    <w:rsid w:val="00B72B9E"/>
    <w:rsid w:val="00B842ED"/>
    <w:rsid w:val="00B90406"/>
    <w:rsid w:val="00B96831"/>
    <w:rsid w:val="00B96A17"/>
    <w:rsid w:val="00BA074E"/>
    <w:rsid w:val="00BA2743"/>
    <w:rsid w:val="00BB40D9"/>
    <w:rsid w:val="00BB52E7"/>
    <w:rsid w:val="00BC2CFB"/>
    <w:rsid w:val="00BC3247"/>
    <w:rsid w:val="00BC522A"/>
    <w:rsid w:val="00BE28C6"/>
    <w:rsid w:val="00BF3F8C"/>
    <w:rsid w:val="00BF60B7"/>
    <w:rsid w:val="00C0037F"/>
    <w:rsid w:val="00C0637D"/>
    <w:rsid w:val="00C13C62"/>
    <w:rsid w:val="00C17EBF"/>
    <w:rsid w:val="00C3056F"/>
    <w:rsid w:val="00C325E3"/>
    <w:rsid w:val="00C503E9"/>
    <w:rsid w:val="00C66D89"/>
    <w:rsid w:val="00C712B2"/>
    <w:rsid w:val="00C71425"/>
    <w:rsid w:val="00CC7B0D"/>
    <w:rsid w:val="00CD667C"/>
    <w:rsid w:val="00CD6AB6"/>
    <w:rsid w:val="00CE6868"/>
    <w:rsid w:val="00CF2546"/>
    <w:rsid w:val="00D00545"/>
    <w:rsid w:val="00D043CD"/>
    <w:rsid w:val="00D05A67"/>
    <w:rsid w:val="00D05A95"/>
    <w:rsid w:val="00D16388"/>
    <w:rsid w:val="00D175D4"/>
    <w:rsid w:val="00D225D6"/>
    <w:rsid w:val="00D2506C"/>
    <w:rsid w:val="00D3522C"/>
    <w:rsid w:val="00D603BE"/>
    <w:rsid w:val="00D60E41"/>
    <w:rsid w:val="00D6670C"/>
    <w:rsid w:val="00D6792F"/>
    <w:rsid w:val="00D70139"/>
    <w:rsid w:val="00D81EC1"/>
    <w:rsid w:val="00D837AF"/>
    <w:rsid w:val="00D846D1"/>
    <w:rsid w:val="00D86A22"/>
    <w:rsid w:val="00D9203D"/>
    <w:rsid w:val="00D96B08"/>
    <w:rsid w:val="00D97A07"/>
    <w:rsid w:val="00DA2094"/>
    <w:rsid w:val="00DB3DC2"/>
    <w:rsid w:val="00DB5AA9"/>
    <w:rsid w:val="00DC2336"/>
    <w:rsid w:val="00DC3F37"/>
    <w:rsid w:val="00DE6FD8"/>
    <w:rsid w:val="00DE7DC3"/>
    <w:rsid w:val="00DF204A"/>
    <w:rsid w:val="00E00AA4"/>
    <w:rsid w:val="00E064D0"/>
    <w:rsid w:val="00E10499"/>
    <w:rsid w:val="00E142F9"/>
    <w:rsid w:val="00E1451A"/>
    <w:rsid w:val="00E22A0C"/>
    <w:rsid w:val="00E2733A"/>
    <w:rsid w:val="00E311E2"/>
    <w:rsid w:val="00E41322"/>
    <w:rsid w:val="00E42C01"/>
    <w:rsid w:val="00E42D40"/>
    <w:rsid w:val="00E45AE5"/>
    <w:rsid w:val="00E53476"/>
    <w:rsid w:val="00E53EBA"/>
    <w:rsid w:val="00E550EC"/>
    <w:rsid w:val="00E64265"/>
    <w:rsid w:val="00E675D9"/>
    <w:rsid w:val="00E676F4"/>
    <w:rsid w:val="00E72CFA"/>
    <w:rsid w:val="00E75372"/>
    <w:rsid w:val="00E77B86"/>
    <w:rsid w:val="00E853D2"/>
    <w:rsid w:val="00E87C3F"/>
    <w:rsid w:val="00E906B9"/>
    <w:rsid w:val="00EC277A"/>
    <w:rsid w:val="00ED4468"/>
    <w:rsid w:val="00ED7952"/>
    <w:rsid w:val="00EE723F"/>
    <w:rsid w:val="00F21926"/>
    <w:rsid w:val="00F35F0E"/>
    <w:rsid w:val="00F43E94"/>
    <w:rsid w:val="00F470E9"/>
    <w:rsid w:val="00F6374D"/>
    <w:rsid w:val="00F7197B"/>
    <w:rsid w:val="00F76607"/>
    <w:rsid w:val="00F7707A"/>
    <w:rsid w:val="00F93771"/>
    <w:rsid w:val="00F94F67"/>
    <w:rsid w:val="00F967D1"/>
    <w:rsid w:val="00FA2731"/>
    <w:rsid w:val="00FB2E41"/>
    <w:rsid w:val="00FB55B9"/>
    <w:rsid w:val="00FC481C"/>
    <w:rsid w:val="00FD2902"/>
    <w:rsid w:val="00FE11C4"/>
    <w:rsid w:val="00FE17A5"/>
    <w:rsid w:val="00FE38DB"/>
    <w:rsid w:val="00FE4B20"/>
    <w:rsid w:val="00FE6F90"/>
    <w:rsid w:val="00FE79DB"/>
    <w:rsid w:val="00FF5E82"/>
    <w:rsid w:val="00FF641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D9E877"/>
  <w15:docId w15:val="{6367FFA3-449A-4102-86D7-D8DEC1F66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 w:eastAsia="de-DE" w:bidi="ar-SA"/>
      </w:rPr>
    </w:rPrDefault>
    <w:pPrDefault>
      <w:pPr>
        <w:spacing w:after="120" w:line="360" w:lineRule="auto"/>
        <w:ind w:firstLine="562"/>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5C64FA"/>
    <w:pPr>
      <w:keepNext/>
      <w:keepLines/>
      <w:spacing w:before="240" w:after="0"/>
      <w:ind w:firstLine="0"/>
      <w:outlineLvl w:val="0"/>
    </w:pPr>
    <w:rPr>
      <w:color w:val="2F5496"/>
      <w:sz w:val="32"/>
      <w:szCs w:val="32"/>
    </w:rPr>
  </w:style>
  <w:style w:type="paragraph" w:styleId="Heading2">
    <w:name w:val="heading 2"/>
    <w:basedOn w:val="Normal"/>
    <w:next w:val="Normal"/>
    <w:uiPriority w:val="9"/>
    <w:unhideWhenUsed/>
    <w:qFormat/>
    <w:rsid w:val="005C64FA"/>
    <w:pPr>
      <w:keepNext/>
      <w:keepLines/>
      <w:spacing w:before="40" w:after="0"/>
      <w:ind w:firstLine="0"/>
      <w:outlineLvl w:val="1"/>
    </w:pPr>
    <w:rPr>
      <w:color w:val="2F5496"/>
      <w:sz w:val="26"/>
      <w:szCs w:val="26"/>
    </w:rPr>
  </w:style>
  <w:style w:type="paragraph" w:styleId="Heading3">
    <w:name w:val="heading 3"/>
    <w:basedOn w:val="Normal"/>
    <w:next w:val="Normal"/>
    <w:uiPriority w:val="9"/>
    <w:semiHidden/>
    <w:unhideWhenUsed/>
    <w:qFormat/>
    <w:pPr>
      <w:keepNext/>
      <w:keepLines/>
      <w:spacing w:before="160" w:after="80" w:line="278" w:lineRule="auto"/>
      <w:ind w:firstLine="0"/>
      <w:outlineLvl w:val="2"/>
    </w:pPr>
    <w:rPr>
      <w:rFonts w:ascii="Times New Roman" w:eastAsia="Times New Roman" w:hAnsi="Times New Roman" w:cs="Times New Roman"/>
      <w:color w:val="2F5496"/>
      <w:sz w:val="28"/>
      <w:szCs w:val="28"/>
    </w:rPr>
  </w:style>
  <w:style w:type="paragraph" w:styleId="Heading4">
    <w:name w:val="heading 4"/>
    <w:basedOn w:val="Normal"/>
    <w:next w:val="Normal"/>
    <w:uiPriority w:val="9"/>
    <w:semiHidden/>
    <w:unhideWhenUsed/>
    <w:qFormat/>
    <w:pPr>
      <w:keepNext/>
      <w:keepLines/>
      <w:spacing w:before="80" w:after="40" w:line="278" w:lineRule="auto"/>
      <w:ind w:firstLine="0"/>
      <w:outlineLvl w:val="3"/>
    </w:pPr>
    <w:rPr>
      <w:rFonts w:ascii="Times New Roman" w:eastAsia="Times New Roman" w:hAnsi="Times New Roman" w:cs="Times New Roman"/>
      <w:i/>
      <w:color w:val="2F5496"/>
      <w:sz w:val="24"/>
      <w:szCs w:val="24"/>
    </w:rPr>
  </w:style>
  <w:style w:type="paragraph" w:styleId="Heading5">
    <w:name w:val="heading 5"/>
    <w:basedOn w:val="Normal"/>
    <w:next w:val="Normal"/>
    <w:uiPriority w:val="9"/>
    <w:semiHidden/>
    <w:unhideWhenUsed/>
    <w:qFormat/>
    <w:pPr>
      <w:keepNext/>
      <w:keepLines/>
      <w:spacing w:before="80" w:after="40" w:line="278" w:lineRule="auto"/>
      <w:ind w:firstLine="0"/>
      <w:outlineLvl w:val="4"/>
    </w:pPr>
    <w:rPr>
      <w:color w:val="2F5496"/>
      <w:sz w:val="24"/>
      <w:szCs w:val="24"/>
    </w:rPr>
  </w:style>
  <w:style w:type="paragraph" w:styleId="Heading6">
    <w:name w:val="heading 6"/>
    <w:basedOn w:val="Normal"/>
    <w:next w:val="Normal"/>
    <w:uiPriority w:val="9"/>
    <w:semiHidden/>
    <w:unhideWhenUsed/>
    <w:qFormat/>
    <w:pPr>
      <w:keepNext/>
      <w:keepLines/>
      <w:spacing w:before="40" w:after="0" w:line="278" w:lineRule="auto"/>
      <w:ind w:firstLine="0"/>
      <w:outlineLvl w:val="5"/>
    </w:pPr>
    <w:rPr>
      <w:rFonts w:ascii="Times New Roman" w:eastAsia="Times New Roman" w:hAnsi="Times New Roman" w:cs="Times New Roman"/>
      <w:i/>
      <w:color w:val="595959"/>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spacing w:after="360" w:line="240" w:lineRule="auto"/>
      <w:ind w:firstLine="0"/>
    </w:pPr>
    <w:rPr>
      <w:color w:val="4472C4"/>
      <w:sz w:val="56"/>
      <w:szCs w:val="56"/>
    </w:rPr>
  </w:style>
  <w:style w:type="paragraph" w:styleId="Subtitle">
    <w:name w:val="Subtitle"/>
    <w:basedOn w:val="Normal"/>
    <w:next w:val="Normal"/>
    <w:uiPriority w:val="11"/>
    <w:qFormat/>
    <w:pPr>
      <w:pBdr>
        <w:top w:val="nil"/>
        <w:left w:val="nil"/>
        <w:bottom w:val="nil"/>
        <w:right w:val="nil"/>
        <w:between w:val="nil"/>
      </w:pBdr>
      <w:spacing w:after="160" w:line="278" w:lineRule="auto"/>
    </w:pPr>
    <w:rPr>
      <w:rFonts w:ascii="Times New Roman" w:eastAsia="Times New Roman" w:hAnsi="Times New Roman" w:cs="Times New Roman"/>
      <w:color w:val="595959"/>
      <w:sz w:val="28"/>
      <w:szCs w:val="28"/>
    </w:rPr>
  </w:style>
  <w:style w:type="table" w:customStyle="1" w:styleId="a">
    <w:basedOn w:val="TableNormal0"/>
    <w:tblPr>
      <w:tblStyleRowBandSize w:val="1"/>
      <w:tblStyleColBandSize w:val="1"/>
      <w:tblCellMar>
        <w:left w:w="115" w:type="dxa"/>
        <w:right w:w="115" w:type="dxa"/>
      </w:tblCellMar>
    </w:tblPr>
  </w:style>
  <w:style w:type="table" w:customStyle="1" w:styleId="a0">
    <w:basedOn w:val="TableNormal0"/>
    <w:tblPr>
      <w:tblStyleRowBandSize w:val="1"/>
      <w:tblStyleColBandSize w:val="1"/>
      <w:tblCellMar>
        <w:left w:w="115" w:type="dxa"/>
        <w:right w:w="115" w:type="dxa"/>
      </w:tblCellMar>
    </w:tblPr>
  </w:style>
  <w:style w:type="table" w:customStyle="1" w:styleId="a1">
    <w:basedOn w:val="TableNormal0"/>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0A08EF"/>
  </w:style>
  <w:style w:type="paragraph" w:styleId="Bibliography">
    <w:name w:val="Bibliography"/>
    <w:basedOn w:val="Normal"/>
    <w:next w:val="Normal"/>
    <w:uiPriority w:val="37"/>
    <w:unhideWhenUsed/>
    <w:rsid w:val="00227B88"/>
  </w:style>
  <w:style w:type="paragraph" w:styleId="Revision">
    <w:name w:val="Revision"/>
    <w:hidden/>
    <w:uiPriority w:val="99"/>
    <w:semiHidden/>
    <w:rsid w:val="008C5B83"/>
    <w:pPr>
      <w:spacing w:after="0" w:line="240" w:lineRule="auto"/>
      <w:ind w:firstLine="0"/>
    </w:pPr>
  </w:style>
  <w:style w:type="paragraph" w:styleId="CommentSubject">
    <w:name w:val="annotation subject"/>
    <w:basedOn w:val="CommentText"/>
    <w:next w:val="CommentText"/>
    <w:link w:val="CommentSubjectChar"/>
    <w:uiPriority w:val="99"/>
    <w:semiHidden/>
    <w:unhideWhenUsed/>
    <w:rsid w:val="002B34A2"/>
    <w:rPr>
      <w:b/>
      <w:bCs/>
    </w:rPr>
  </w:style>
  <w:style w:type="character" w:customStyle="1" w:styleId="CommentSubjectChar">
    <w:name w:val="Comment Subject Char"/>
    <w:basedOn w:val="CommentTextChar"/>
    <w:link w:val="CommentSubject"/>
    <w:uiPriority w:val="99"/>
    <w:semiHidden/>
    <w:rsid w:val="002B34A2"/>
    <w:rPr>
      <w:b/>
      <w:bCs/>
      <w:sz w:val="20"/>
      <w:szCs w:val="20"/>
    </w:rPr>
  </w:style>
  <w:style w:type="paragraph" w:styleId="Header">
    <w:name w:val="header"/>
    <w:basedOn w:val="Normal"/>
    <w:link w:val="HeaderChar"/>
    <w:uiPriority w:val="99"/>
    <w:unhideWhenUsed/>
    <w:rsid w:val="00D920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203D"/>
  </w:style>
  <w:style w:type="paragraph" w:styleId="Footer">
    <w:name w:val="footer"/>
    <w:basedOn w:val="Normal"/>
    <w:link w:val="FooterChar"/>
    <w:uiPriority w:val="99"/>
    <w:unhideWhenUsed/>
    <w:rsid w:val="00D920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20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9548759">
      <w:bodyDiv w:val="1"/>
      <w:marLeft w:val="0"/>
      <w:marRight w:val="0"/>
      <w:marTop w:val="0"/>
      <w:marBottom w:val="0"/>
      <w:divBdr>
        <w:top w:val="none" w:sz="0" w:space="0" w:color="auto"/>
        <w:left w:val="none" w:sz="0" w:space="0" w:color="auto"/>
        <w:bottom w:val="none" w:sz="0" w:space="0" w:color="auto"/>
        <w:right w:val="none" w:sz="0" w:space="0" w:color="auto"/>
      </w:divBdr>
      <w:divsChild>
        <w:div w:id="544367885">
          <w:marLeft w:val="0"/>
          <w:marRight w:val="0"/>
          <w:marTop w:val="0"/>
          <w:marBottom w:val="0"/>
          <w:divBdr>
            <w:top w:val="none" w:sz="0" w:space="0" w:color="auto"/>
            <w:left w:val="none" w:sz="0" w:space="0" w:color="auto"/>
            <w:bottom w:val="none" w:sz="0" w:space="0" w:color="auto"/>
            <w:right w:val="none" w:sz="0" w:space="0" w:color="auto"/>
          </w:divBdr>
          <w:divsChild>
            <w:div w:id="513808337">
              <w:marLeft w:val="0"/>
              <w:marRight w:val="0"/>
              <w:marTop w:val="0"/>
              <w:marBottom w:val="0"/>
              <w:divBdr>
                <w:top w:val="none" w:sz="0" w:space="0" w:color="auto"/>
                <w:left w:val="none" w:sz="0" w:space="0" w:color="auto"/>
                <w:bottom w:val="none" w:sz="0" w:space="0" w:color="auto"/>
                <w:right w:val="none" w:sz="0" w:space="0" w:color="auto"/>
              </w:divBdr>
            </w:div>
            <w:div w:id="100158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883370">
      <w:bodyDiv w:val="1"/>
      <w:marLeft w:val="0"/>
      <w:marRight w:val="0"/>
      <w:marTop w:val="0"/>
      <w:marBottom w:val="0"/>
      <w:divBdr>
        <w:top w:val="none" w:sz="0" w:space="0" w:color="auto"/>
        <w:left w:val="none" w:sz="0" w:space="0" w:color="auto"/>
        <w:bottom w:val="none" w:sz="0" w:space="0" w:color="auto"/>
        <w:right w:val="none" w:sz="0" w:space="0" w:color="auto"/>
      </w:divBdr>
      <w:divsChild>
        <w:div w:id="434715748">
          <w:marLeft w:val="0"/>
          <w:marRight w:val="0"/>
          <w:marTop w:val="0"/>
          <w:marBottom w:val="0"/>
          <w:divBdr>
            <w:top w:val="none" w:sz="0" w:space="0" w:color="auto"/>
            <w:left w:val="none" w:sz="0" w:space="0" w:color="auto"/>
            <w:bottom w:val="none" w:sz="0" w:space="0" w:color="auto"/>
            <w:right w:val="none" w:sz="0" w:space="0" w:color="auto"/>
          </w:divBdr>
          <w:divsChild>
            <w:div w:id="588583071">
              <w:marLeft w:val="0"/>
              <w:marRight w:val="0"/>
              <w:marTop w:val="0"/>
              <w:marBottom w:val="0"/>
              <w:divBdr>
                <w:top w:val="none" w:sz="0" w:space="0" w:color="auto"/>
                <w:left w:val="none" w:sz="0" w:space="0" w:color="auto"/>
                <w:bottom w:val="none" w:sz="0" w:space="0" w:color="auto"/>
                <w:right w:val="none" w:sz="0" w:space="0" w:color="auto"/>
              </w:divBdr>
            </w:div>
            <w:div w:id="593634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0369888">
      <w:bodyDiv w:val="1"/>
      <w:marLeft w:val="0"/>
      <w:marRight w:val="0"/>
      <w:marTop w:val="0"/>
      <w:marBottom w:val="0"/>
      <w:divBdr>
        <w:top w:val="none" w:sz="0" w:space="0" w:color="auto"/>
        <w:left w:val="none" w:sz="0" w:space="0" w:color="auto"/>
        <w:bottom w:val="none" w:sz="0" w:space="0" w:color="auto"/>
        <w:right w:val="none" w:sz="0" w:space="0" w:color="auto"/>
      </w:divBdr>
      <w:divsChild>
        <w:div w:id="1854803978">
          <w:marLeft w:val="0"/>
          <w:marRight w:val="0"/>
          <w:marTop w:val="0"/>
          <w:marBottom w:val="0"/>
          <w:divBdr>
            <w:top w:val="none" w:sz="0" w:space="0" w:color="auto"/>
            <w:left w:val="none" w:sz="0" w:space="0" w:color="auto"/>
            <w:bottom w:val="none" w:sz="0" w:space="0" w:color="auto"/>
            <w:right w:val="none" w:sz="0" w:space="0" w:color="auto"/>
          </w:divBdr>
          <w:divsChild>
            <w:div w:id="743186152">
              <w:marLeft w:val="0"/>
              <w:marRight w:val="0"/>
              <w:marTop w:val="0"/>
              <w:marBottom w:val="0"/>
              <w:divBdr>
                <w:top w:val="none" w:sz="0" w:space="0" w:color="auto"/>
                <w:left w:val="none" w:sz="0" w:space="0" w:color="auto"/>
                <w:bottom w:val="none" w:sz="0" w:space="0" w:color="auto"/>
                <w:right w:val="none" w:sz="0" w:space="0" w:color="auto"/>
              </w:divBdr>
            </w:div>
            <w:div w:id="955018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545487">
      <w:bodyDiv w:val="1"/>
      <w:marLeft w:val="0"/>
      <w:marRight w:val="0"/>
      <w:marTop w:val="0"/>
      <w:marBottom w:val="0"/>
      <w:divBdr>
        <w:top w:val="none" w:sz="0" w:space="0" w:color="auto"/>
        <w:left w:val="none" w:sz="0" w:space="0" w:color="auto"/>
        <w:bottom w:val="none" w:sz="0" w:space="0" w:color="auto"/>
        <w:right w:val="none" w:sz="0" w:space="0" w:color="auto"/>
      </w:divBdr>
      <w:divsChild>
        <w:div w:id="1685789974">
          <w:marLeft w:val="0"/>
          <w:marRight w:val="0"/>
          <w:marTop w:val="0"/>
          <w:marBottom w:val="0"/>
          <w:divBdr>
            <w:top w:val="none" w:sz="0" w:space="0" w:color="auto"/>
            <w:left w:val="none" w:sz="0" w:space="0" w:color="auto"/>
            <w:bottom w:val="none" w:sz="0" w:space="0" w:color="auto"/>
            <w:right w:val="none" w:sz="0" w:space="0" w:color="auto"/>
          </w:divBdr>
          <w:divsChild>
            <w:div w:id="1532374111">
              <w:marLeft w:val="0"/>
              <w:marRight w:val="0"/>
              <w:marTop w:val="0"/>
              <w:marBottom w:val="0"/>
              <w:divBdr>
                <w:top w:val="none" w:sz="0" w:space="0" w:color="auto"/>
                <w:left w:val="none" w:sz="0" w:space="0" w:color="auto"/>
                <w:bottom w:val="none" w:sz="0" w:space="0" w:color="auto"/>
                <w:right w:val="none" w:sz="0" w:space="0" w:color="auto"/>
              </w:divBdr>
            </w:div>
            <w:div w:id="1459570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04</Words>
  <Characters>1916</Characters>
  <Application>Microsoft Office Word</Application>
  <DocSecurity>0</DocSecurity>
  <Lines>15</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n Oeser</dc:creator>
  <cp:lastModifiedBy>Julian Oeser</cp:lastModifiedBy>
  <cp:revision>13</cp:revision>
  <dcterms:created xsi:type="dcterms:W3CDTF">2025-10-07T14:08:00Z</dcterms:created>
  <dcterms:modified xsi:type="dcterms:W3CDTF">2025-10-07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F5E5232E72C0D41B0917E3C7120A394</vt:lpwstr>
  </property>
  <property fmtid="{D5CDD505-2E9C-101B-9397-08002B2CF9AE}" pid="3" name="MediaServiceImageTags">
    <vt:lpwstr>MediaServiceImageTags</vt:lpwstr>
  </property>
  <property fmtid="{D5CDD505-2E9C-101B-9397-08002B2CF9AE}" pid="4" name="GrammarlyDocumentId">
    <vt:lpwstr>d444ebf1038db36880c3c4b13e922b50b048316a362b540a2b9bb306b9f1a90e</vt:lpwstr>
  </property>
  <property fmtid="{D5CDD505-2E9C-101B-9397-08002B2CF9AE}" pid="5" name="ZOTERO_PREF_1">
    <vt:lpwstr>&lt;data data-version="3" zotero-version="7.0.24"&gt;&lt;session id="MpaAzbQR"/&gt;&lt;style id="http://www.zotero.org/styles/nature" hasBibliography="1" bibliographyStyleHasBeenSet="1"/&gt;&lt;prefs&gt;&lt;pref name="fieldType" value="Field"/&gt;&lt;pref name="dontAskDelayCitationUpdate</vt:lpwstr>
  </property>
  <property fmtid="{D5CDD505-2E9C-101B-9397-08002B2CF9AE}" pid="6" name="ZOTERO_PREF_2">
    <vt:lpwstr>s" value="true"/&gt;&lt;/prefs&gt;&lt;/data&gt;</vt:lpwstr>
  </property>
</Properties>
</file>